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2A5375D8" w:rsidR="00A64EDE" w:rsidRDefault="00585586" w:rsidP="00624DE8">
      <w:r>
        <w:rPr>
          <w:noProof/>
        </w:rPr>
        <w:drawing>
          <wp:anchor distT="0" distB="0" distL="114300" distR="114300" simplePos="0" relativeHeight="251663360" behindDoc="0" locked="0" layoutInCell="1" allowOverlap="1" wp14:anchorId="48DDA0DF" wp14:editId="7CBD8F8E">
            <wp:simplePos x="0" y="0"/>
            <wp:positionH relativeFrom="page">
              <wp:align>left</wp:align>
            </wp:positionH>
            <wp:positionV relativeFrom="paragraph">
              <wp:posOffset>-180340</wp:posOffset>
            </wp:positionV>
            <wp:extent cx="10822931" cy="6170383"/>
            <wp:effectExtent l="0" t="0" r="0" b="1905"/>
            <wp:wrapNone/>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822931" cy="6170383"/>
                    </a:xfrm>
                    <a:prstGeom prst="rect">
                      <a:avLst/>
                    </a:prstGeom>
                    <a:noFill/>
                    <a:ln>
                      <a:noFill/>
                    </a:ln>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1813F03C"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MÉTODO DA BISSEÇÃO</w:t>
      </w:r>
    </w:p>
    <w:p w14:paraId="6A5B0330" w14:textId="48B8D341" w:rsidR="00A4705C"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O método da bisseção faz parte dos métodos numéricos para determinar-se solução de equações. Basicamente aqui estamos falando de determinar o zero de uma função (também chamado de raiz - </w:t>
      </w:r>
      <w:r w:rsidRPr="006C7091">
        <w:rPr>
          <w:rFonts w:ascii="CMU Serif" w:hAnsi="CMU Serif" w:cs="CMU Serif"/>
          <w:sz w:val="40"/>
          <w:szCs w:val="40"/>
        </w:rPr>
        <w:fldChar w:fldCharType="begin"/>
      </w:r>
      <w:r w:rsidRPr="006C7091">
        <w:rPr>
          <w:rFonts w:ascii="CMU Serif" w:hAnsi="CMU Serif" w:cs="CMU Serif"/>
          <w:sz w:val="40"/>
          <w:szCs w:val="40"/>
        </w:rPr>
        <w:instrText xml:space="preserve"> REF _Ref69134256 \h  \* MERGEFORMAT </w:instrText>
      </w:r>
      <w:r w:rsidRPr="006C7091">
        <w:rPr>
          <w:rFonts w:ascii="CMU Serif" w:hAnsi="CMU Serif" w:cs="CMU Serif"/>
          <w:sz w:val="40"/>
          <w:szCs w:val="40"/>
        </w:rPr>
      </w:r>
      <w:r w:rsidRPr="006C7091">
        <w:rPr>
          <w:rFonts w:ascii="CMU Serif" w:hAnsi="CMU Serif" w:cs="CMU Serif"/>
          <w:sz w:val="40"/>
          <w:szCs w:val="40"/>
        </w:rPr>
        <w:fldChar w:fldCharType="separate"/>
      </w:r>
      <w:r w:rsidR="00870F5F" w:rsidRPr="006C7091">
        <w:rPr>
          <w:rFonts w:ascii="Tw Cen MT" w:hAnsi="Tw Cen MT"/>
          <w:color w:val="000000" w:themeColor="text1"/>
          <w:sz w:val="40"/>
          <w:szCs w:val="40"/>
        </w:rPr>
        <w:t xml:space="preserve">Figura </w:t>
      </w:r>
      <w:r w:rsidR="00870F5F" w:rsidRPr="006C7091">
        <w:rPr>
          <w:rFonts w:ascii="Tw Cen MT" w:hAnsi="Tw Cen MT"/>
          <w:noProof/>
          <w:color w:val="000000" w:themeColor="text1"/>
          <w:sz w:val="40"/>
          <w:szCs w:val="40"/>
        </w:rPr>
        <w:t>1</w:t>
      </w:r>
      <w:r w:rsidRPr="006C7091">
        <w:rPr>
          <w:rFonts w:ascii="CMU Serif" w:hAnsi="CMU Serif" w:cs="CMU Serif"/>
          <w:sz w:val="40"/>
          <w:szCs w:val="40"/>
        </w:rPr>
        <w:fldChar w:fldCharType="end"/>
      </w:r>
      <w:r w:rsidRPr="006C7091">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4FFAE326"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870F5F">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2630C5A1">
                  <wp:extent cx="10412095" cy="2299335"/>
                  <wp:effectExtent l="0" t="0" r="8255"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412095" cy="2299335"/>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43014536"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870F5F" w:rsidRPr="006C709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6F4D7FC8" w:rsidR="00970599" w:rsidRPr="00445CBE" w:rsidRDefault="00970599" w:rsidP="00FD744D">
            <w:pPr>
              <w:pStyle w:val="Legenda"/>
              <w:keepNext/>
              <w:spacing w:after="0"/>
              <w:rPr>
                <w:rFonts w:ascii="Tw Cen MT" w:hAnsi="Tw Cen MT"/>
                <w:i w:val="0"/>
                <w:iCs w:val="0"/>
                <w:color w:val="000000" w:themeColor="text1"/>
                <w:sz w:val="36"/>
                <w:szCs w:val="36"/>
              </w:rPr>
            </w:pPr>
            <w:bookmarkStart w:id="1" w:name="_Ref69137923"/>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2</w:t>
            </w:r>
            <w:r w:rsidRPr="00445CBE">
              <w:rPr>
                <w:rFonts w:ascii="Tw Cen MT" w:hAnsi="Tw Cen MT"/>
                <w:i w:val="0"/>
                <w:iCs w:val="0"/>
                <w:noProof/>
                <w:color w:val="000000" w:themeColor="text1"/>
                <w:sz w:val="36"/>
                <w:szCs w:val="36"/>
              </w:rPr>
              <w:fldChar w:fldCharType="end"/>
            </w:r>
            <w:bookmarkEnd w:id="1"/>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77777777"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519" cy="3413714"/>
                          </a:xfrm>
                          <a:prstGeom prst="rect">
                            <a:avLst/>
                          </a:prstGeom>
                        </pic:spPr>
                      </pic:pic>
                    </a:graphicData>
                  </a:graphic>
                </wp:inline>
              </w:drawing>
            </w:r>
          </w:p>
          <w:p w14:paraId="100F0AF1" w14:textId="77777777" w:rsidR="006737D4" w:rsidRDefault="006737D4" w:rsidP="00030739">
            <w:pPr>
              <w:keepNext/>
              <w:jc w:val="center"/>
            </w:pPr>
          </w:p>
          <w:p w14:paraId="7BA07C0B" w14:textId="79C4DAE9"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1"/>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294DC8"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1C08148E"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870F5F">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7E7E89E5"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52198C3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6737D4"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77777777" w:rsidR="006737D4" w:rsidRPr="00204BAD" w:rsidRDefault="006737D4" w:rsidP="003E516C">
            <w:pPr>
              <w:spacing w:line="360" w:lineRule="auto"/>
              <w:jc w:val="right"/>
              <w:rPr>
                <w:rFonts w:ascii="CMU Serif" w:hAnsi="CMU Serif" w:cs="CMU Serif"/>
                <w:sz w:val="40"/>
                <w:szCs w:val="40"/>
              </w:rPr>
            </w:pPr>
          </w:p>
        </w:tc>
      </w:tr>
    </w:tbl>
    <w:p w14:paraId="65AA5C29" w14:textId="77777777"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77777777"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10722976"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39736281" w:rsidR="000209D1" w:rsidRDefault="006737D4"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6432" behindDoc="0" locked="0" layoutInCell="1" allowOverlap="1" wp14:anchorId="2E279F0A" wp14:editId="399301A1">
            <wp:simplePos x="0" y="0"/>
            <wp:positionH relativeFrom="column">
              <wp:posOffset>9449583</wp:posOffset>
            </wp:positionH>
            <wp:positionV relativeFrom="paragraph">
              <wp:posOffset>3801745</wp:posOffset>
            </wp:positionV>
            <wp:extent cx="941070" cy="941070"/>
            <wp:effectExtent l="0" t="0" r="0" b="0"/>
            <wp:wrapNone/>
            <wp:docPr id="22" name="Gráfico 2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áfico 22">
                      <a:hlinkClick r:id="rId14"/>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255B400D"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529E5BEB"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7AB288CF"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331855E8"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77777777" w:rsidR="006737D4" w:rsidRDefault="006737D4" w:rsidP="009D2833">
      <w:pPr>
        <w:jc w:val="both"/>
        <w:rPr>
          <w:rFonts w:ascii="Tw Cen MT" w:hAnsi="Tw Cen MT" w:cs="CMU Serif"/>
          <w:b/>
          <w:bCs/>
          <w:i/>
          <w:iCs/>
          <w:color w:val="000000" w:themeColor="text1"/>
          <w:sz w:val="40"/>
          <w:szCs w:val="40"/>
          <w:u w:val="single"/>
        </w:rPr>
      </w:pPr>
    </w:p>
    <w:p w14:paraId="3F218D5D" w14:textId="046CEA3A" w:rsidR="000209D1" w:rsidRPr="00FD744D" w:rsidRDefault="00976A2B" w:rsidP="009D2833">
      <w:pPr>
        <w:jc w:val="both"/>
        <w:rPr>
          <w:rFonts w:ascii="Tw Cen MT" w:hAnsi="Tw Cen MT" w:cs="CMU Serif"/>
          <w:b/>
          <w:bCs/>
          <w:i/>
          <w:iCs/>
          <w:color w:val="000000" w:themeColor="text1"/>
          <w:sz w:val="40"/>
          <w:szCs w:val="40"/>
          <w:u w:val="single"/>
        </w:rPr>
      </w:pPr>
      <w:r w:rsidRPr="00204BAD">
        <w:rPr>
          <w:rFonts w:ascii="CMU Serif" w:hAnsi="CMU Serif" w:cs="CMU Serif"/>
          <w:noProof/>
          <w:sz w:val="40"/>
          <w:szCs w:val="40"/>
        </w:rPr>
        <w:drawing>
          <wp:anchor distT="0" distB="0" distL="114300" distR="114300" simplePos="0" relativeHeight="251668480" behindDoc="0" locked="0" layoutInCell="1" allowOverlap="1" wp14:anchorId="58E32432" wp14:editId="3D3318A1">
            <wp:simplePos x="0" y="0"/>
            <wp:positionH relativeFrom="column">
              <wp:posOffset>9335505</wp:posOffset>
            </wp:positionH>
            <wp:positionV relativeFrom="paragraph">
              <wp:posOffset>3689606</wp:posOffset>
            </wp:positionV>
            <wp:extent cx="941070" cy="941070"/>
            <wp:effectExtent l="0" t="0" r="0" b="0"/>
            <wp:wrapNone/>
            <wp:docPr id="30" name="Gráfico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7"/>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FD744D"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519"/>
        <w:gridCol w:w="640"/>
        <w:gridCol w:w="3711"/>
        <w:gridCol w:w="2326"/>
        <w:gridCol w:w="6653"/>
      </w:tblGrid>
      <w:tr w:rsidR="006737D4" w:rsidRPr="00FD744D" w14:paraId="2F1D7B62" w14:textId="77777777" w:rsidTr="006737D4">
        <w:trPr>
          <w:trHeight w:val="562"/>
        </w:trPr>
        <w:tc>
          <w:tcPr>
            <w:tcW w:w="414"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86" w:type="pct"/>
            <w:gridSpan w:val="5"/>
            <w:vAlign w:val="center"/>
          </w:tcPr>
          <w:p w14:paraId="7831F1FD" w14:textId="30E87154"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6737D4">
        <w:trPr>
          <w:trHeight w:val="562"/>
        </w:trPr>
        <w:tc>
          <w:tcPr>
            <w:tcW w:w="414"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86" w:type="pct"/>
            <w:gridSpan w:val="5"/>
            <w:vAlign w:val="center"/>
          </w:tcPr>
          <w:p w14:paraId="12380F6A" w14:textId="3A27E8FA"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6737D4">
        <w:trPr>
          <w:trHeight w:val="562"/>
        </w:trPr>
        <w:tc>
          <w:tcPr>
            <w:tcW w:w="414"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07"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91A6667" w14:textId="3FB32FA4"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870F5F" w:rsidRPr="00870F5F">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6737D4">
        <w:trPr>
          <w:trHeight w:val="562"/>
        </w:trPr>
        <w:tc>
          <w:tcPr>
            <w:tcW w:w="414"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07"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06373B5A" w14:textId="236B0E09"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6737D4">
        <w:trPr>
          <w:trHeight w:val="562"/>
        </w:trPr>
        <w:tc>
          <w:tcPr>
            <w:tcW w:w="414"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07"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FDD3983" w14:textId="40B495B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6737D4">
        <w:trPr>
          <w:trHeight w:val="562"/>
        </w:trPr>
        <w:tc>
          <w:tcPr>
            <w:tcW w:w="414"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07"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775" w:type="pct"/>
            <w:gridSpan w:val="2"/>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233" w:type="pct"/>
            <w:vAlign w:val="center"/>
          </w:tcPr>
          <w:p w14:paraId="3BCE2D87" w14:textId="471E2916"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6737D4">
        <w:trPr>
          <w:trHeight w:val="562"/>
        </w:trPr>
        <w:tc>
          <w:tcPr>
            <w:tcW w:w="414"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07"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233" w:type="pct"/>
            <w:vAlign w:val="center"/>
          </w:tcPr>
          <w:p w14:paraId="18651286" w14:textId="06CEAA18"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6737D4">
        <w:trPr>
          <w:trHeight w:val="562"/>
        </w:trPr>
        <w:tc>
          <w:tcPr>
            <w:tcW w:w="414"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07"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775" w:type="pct"/>
            <w:gridSpan w:val="2"/>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233"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6737D4">
        <w:trPr>
          <w:trHeight w:val="562"/>
        </w:trPr>
        <w:tc>
          <w:tcPr>
            <w:tcW w:w="414"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07"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B6F8C7" w14:textId="0FE13AE9"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870F5F">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c>
        <w:tc>
          <w:tcPr>
            <w:tcW w:w="2233" w:type="pct"/>
            <w:vAlign w:val="center"/>
          </w:tcPr>
          <w:p w14:paraId="6A72C21B" w14:textId="7E250EAA"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6737D4">
        <w:trPr>
          <w:trHeight w:val="562"/>
        </w:trPr>
        <w:tc>
          <w:tcPr>
            <w:tcW w:w="414"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353" w:type="pct"/>
            <w:gridSpan w:val="4"/>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233" w:type="pct"/>
            <w:vAlign w:val="center"/>
          </w:tcPr>
          <w:p w14:paraId="67F27CA1" w14:textId="35982779" w:rsidR="00FD744D" w:rsidRPr="00FD744D" w:rsidRDefault="00FD744D" w:rsidP="00FD744D">
            <w:pPr>
              <w:jc w:val="both"/>
              <w:rPr>
                <w:rFonts w:ascii="Courier New" w:eastAsiaTheme="minorEastAsia" w:hAnsi="Courier New" w:cs="Courier New"/>
                <w:sz w:val="36"/>
                <w:szCs w:val="36"/>
              </w:rPr>
            </w:pPr>
          </w:p>
        </w:tc>
      </w:tr>
      <w:tr w:rsidR="00976A2B" w14:paraId="15263053" w14:textId="77777777" w:rsidTr="006737D4">
        <w:tblPrEx>
          <w:jc w:val="center"/>
        </w:tblPrEx>
        <w:trPr>
          <w:jc w:val="center"/>
        </w:trPr>
        <w:tc>
          <w:tcPr>
            <w:tcW w:w="4997" w:type="pct"/>
            <w:gridSpan w:val="6"/>
          </w:tcPr>
          <w:p w14:paraId="1E17E12D" w14:textId="31B33469"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lastRenderedPageBreak/>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870F5F">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6737D4">
        <w:tblPrEx>
          <w:jc w:val="center"/>
        </w:tblPrEx>
        <w:trPr>
          <w:jc w:val="center"/>
        </w:trPr>
        <w:tc>
          <w:tcPr>
            <w:tcW w:w="1987" w:type="pct"/>
            <w:gridSpan w:val="4"/>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1005" cy="3422317"/>
                          </a:xfrm>
                          <a:prstGeom prst="rect">
                            <a:avLst/>
                          </a:prstGeom>
                        </pic:spPr>
                      </pic:pic>
                    </a:graphicData>
                  </a:graphic>
                </wp:inline>
              </w:drawing>
            </w:r>
          </w:p>
        </w:tc>
        <w:tc>
          <w:tcPr>
            <w:tcW w:w="3010" w:type="pct"/>
            <w:gridSpan w:val="2"/>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0916" cy="3709762"/>
                          </a:xfrm>
                          <a:prstGeom prst="rect">
                            <a:avLst/>
                          </a:prstGeom>
                        </pic:spPr>
                      </pic:pic>
                    </a:graphicData>
                  </a:graphic>
                </wp:inline>
              </w:drawing>
            </w:r>
          </w:p>
        </w:tc>
      </w:tr>
      <w:tr w:rsidR="006737D4" w14:paraId="36217970" w14:textId="77777777" w:rsidTr="006737D4">
        <w:tblPrEx>
          <w:jc w:val="center"/>
        </w:tblPrEx>
        <w:trPr>
          <w:jc w:val="center"/>
        </w:trPr>
        <w:tc>
          <w:tcPr>
            <w:tcW w:w="1987" w:type="pct"/>
            <w:gridSpan w:val="4"/>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3010" w:type="pct"/>
            <w:gridSpan w:val="2"/>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0"/>
      <w:footerReference w:type="default" r:id="rId21"/>
      <w:footerReference w:type="first" r:id="rId22"/>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A3647" w14:textId="77777777" w:rsidR="00294DC8" w:rsidRDefault="00294DC8" w:rsidP="00676DD1">
      <w:pPr>
        <w:spacing w:after="0" w:line="240" w:lineRule="auto"/>
      </w:pPr>
      <w:r>
        <w:separator/>
      </w:r>
    </w:p>
  </w:endnote>
  <w:endnote w:type="continuationSeparator" w:id="0">
    <w:p w14:paraId="73392AF1" w14:textId="77777777" w:rsidR="00294DC8" w:rsidRDefault="00294DC8"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0C8B6" w14:textId="77777777" w:rsidR="00294DC8" w:rsidRDefault="00294DC8" w:rsidP="00676DD1">
      <w:pPr>
        <w:spacing w:after="0" w:line="240" w:lineRule="auto"/>
      </w:pPr>
      <w:r>
        <w:separator/>
      </w:r>
    </w:p>
  </w:footnote>
  <w:footnote w:type="continuationSeparator" w:id="0">
    <w:p w14:paraId="56D5CB57" w14:textId="77777777" w:rsidR="00294DC8" w:rsidRDefault="00294DC8"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30739"/>
    <w:rsid w:val="0006527E"/>
    <w:rsid w:val="00070654"/>
    <w:rsid w:val="00080FFE"/>
    <w:rsid w:val="000B61E1"/>
    <w:rsid w:val="000B6299"/>
    <w:rsid w:val="0019384A"/>
    <w:rsid w:val="00194EFC"/>
    <w:rsid w:val="00204BAD"/>
    <w:rsid w:val="00241D45"/>
    <w:rsid w:val="002510C9"/>
    <w:rsid w:val="00265724"/>
    <w:rsid w:val="00275C05"/>
    <w:rsid w:val="00294DC8"/>
    <w:rsid w:val="002F2A28"/>
    <w:rsid w:val="00390AE7"/>
    <w:rsid w:val="00397AF9"/>
    <w:rsid w:val="003A0724"/>
    <w:rsid w:val="003C7A45"/>
    <w:rsid w:val="003E2B42"/>
    <w:rsid w:val="00445CBE"/>
    <w:rsid w:val="0047094D"/>
    <w:rsid w:val="00482B38"/>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D2833"/>
    <w:rsid w:val="00A24536"/>
    <w:rsid w:val="00A37EC1"/>
    <w:rsid w:val="00A4705C"/>
    <w:rsid w:val="00A53C08"/>
    <w:rsid w:val="00A64EDE"/>
    <w:rsid w:val="00AA101D"/>
    <w:rsid w:val="00AC0543"/>
    <w:rsid w:val="00AC51B0"/>
    <w:rsid w:val="00B16A48"/>
    <w:rsid w:val="00B24370"/>
    <w:rsid w:val="00B5737C"/>
    <w:rsid w:val="00B6743B"/>
    <w:rsid w:val="00BC4E7F"/>
    <w:rsid w:val="00BC5F5A"/>
    <w:rsid w:val="00BE2316"/>
    <w:rsid w:val="00BE76C6"/>
    <w:rsid w:val="00BF199B"/>
    <w:rsid w:val="00C80BC1"/>
    <w:rsid w:val="00D31D3F"/>
    <w:rsid w:val="00D349F2"/>
    <w:rsid w:val="00D702BD"/>
    <w:rsid w:val="00D7181B"/>
    <w:rsid w:val="00DB1F93"/>
    <w:rsid w:val="00DB28E5"/>
    <w:rsid w:val="00DB32C7"/>
    <w:rsid w:val="00DC5CAE"/>
    <w:rsid w:val="00E133FB"/>
    <w:rsid w:val="00E15C3F"/>
    <w:rsid w:val="00E33B54"/>
    <w:rsid w:val="00E379C3"/>
    <w:rsid w:val="00EB1BE5"/>
    <w:rsid w:val="00ED65B9"/>
    <w:rsid w:val="00F00E8B"/>
    <w:rsid w:val="00F11E54"/>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nbviewer.jupyter.org/github/metodoscomputacionais/IntroMetodosNumericos/blob/gh-pages/Aulas/Parte%202/Algoritmos/MCOMP_Sec_2_3.ipynb"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bviewer.jupyter.org/github/metodoscomputacionais/IntroMetodosComputacionais/blob/gh-pages/Aulas/Parte%202/Algoritmos/MCOMP_Sec_2_1.ipyn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Numericos/blob/gh-pages/Aulas/Parte%202/Algoritmos/MCOMP_Sec_2_2.ipynb"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11</Pages>
  <Words>823</Words>
  <Characters>4449</Characters>
  <Application>Microsoft Office Word</Application>
  <DocSecurity>0</DocSecurity>
  <Lines>37</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1</cp:revision>
  <cp:lastPrinted>2021-04-13T03:39:00Z</cp:lastPrinted>
  <dcterms:created xsi:type="dcterms:W3CDTF">2021-04-12T18:59:00Z</dcterms:created>
  <dcterms:modified xsi:type="dcterms:W3CDTF">2021-04-26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